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0956" w:rsidRPr="00A52E3A" w:rsidRDefault="00270956" w:rsidP="00270956">
      <w:pPr>
        <w:pStyle w:val="Heading1"/>
      </w:pPr>
      <w:r w:rsidRPr="00A52E3A">
        <w:t>BAB I</w:t>
      </w:r>
    </w:p>
    <w:p w:rsidR="00270956" w:rsidRPr="00A52E3A" w:rsidRDefault="00270956" w:rsidP="00270956">
      <w:pPr>
        <w:pStyle w:val="Heading1"/>
      </w:pPr>
      <w:r w:rsidRPr="00A52E3A">
        <w:t>PENDAHULUAN</w:t>
      </w:r>
    </w:p>
    <w:p w:rsidR="00270956" w:rsidRPr="00A52E3A" w:rsidRDefault="00270956" w:rsidP="00270956">
      <w:pPr>
        <w:pStyle w:val="Heading2"/>
        <w:spacing w:after="0"/>
      </w:pPr>
      <w:r w:rsidRPr="00A52E3A">
        <w:t xml:space="preserve">Latar Belakang Masalah </w:t>
      </w:r>
    </w:p>
    <w:p w:rsidR="00270956" w:rsidRPr="00377AC3" w:rsidRDefault="00270956" w:rsidP="00270956">
      <w:pPr>
        <w:pStyle w:val="ListParagraph"/>
        <w:spacing w:line="480" w:lineRule="auto"/>
        <w:ind w:firstLine="720"/>
        <w:jc w:val="both"/>
        <w:rPr>
          <w:rFonts w:ascii="Times New Roman" w:hAnsi="Times New Roman" w:cs="Times New Roman"/>
          <w:sz w:val="24"/>
          <w:szCs w:val="24"/>
        </w:rPr>
      </w:pPr>
      <w:r w:rsidRPr="00377AC3">
        <w:rPr>
          <w:rFonts w:ascii="Times New Roman" w:hAnsi="Times New Roman" w:cs="Times New Roman"/>
          <w:sz w:val="24"/>
          <w:szCs w:val="24"/>
        </w:rPr>
        <w:t xml:space="preserve">Pada masa sekarang ini perkembangan </w:t>
      </w:r>
      <w:r w:rsidRPr="00377AC3">
        <w:rPr>
          <w:rFonts w:ascii="Times New Roman" w:hAnsi="Times New Roman" w:cs="Times New Roman"/>
          <w:i/>
          <w:sz w:val="24"/>
          <w:szCs w:val="24"/>
        </w:rPr>
        <w:t>fashion</w:t>
      </w:r>
      <w:r w:rsidRPr="00377AC3">
        <w:rPr>
          <w:rFonts w:ascii="Times New Roman" w:hAnsi="Times New Roman" w:cs="Times New Roman"/>
          <w:sz w:val="24"/>
          <w:szCs w:val="24"/>
        </w:rPr>
        <w:t xml:space="preserve"> dibidang aksesoris semakin pesat. Hal ini terlihat dari semakin banyaknya jenis aksesoris yang dijual di toko grosir, pusat perbelanjaan, dan swalayan. Keberhasilan toko aksesoris dapat ditentukan oleh kualitas, baik kualitas produk yang dipasarkan maupun strategi pemasaran, termasuk </w:t>
      </w:r>
      <w:r w:rsidRPr="00377AC3">
        <w:rPr>
          <w:rFonts w:ascii="Times New Roman" w:hAnsi="Times New Roman" w:cs="Times New Roman"/>
          <w:i/>
          <w:sz w:val="24"/>
          <w:szCs w:val="24"/>
        </w:rPr>
        <w:t>display</w:t>
      </w:r>
      <w:r w:rsidRPr="00377AC3">
        <w:rPr>
          <w:rFonts w:ascii="Times New Roman" w:hAnsi="Times New Roman" w:cs="Times New Roman"/>
          <w:sz w:val="24"/>
          <w:szCs w:val="24"/>
        </w:rPr>
        <w:t xml:space="preserve">, harga, promosi, pelayanan, citra merek dan </w:t>
      </w:r>
      <w:r w:rsidRPr="00377AC3">
        <w:rPr>
          <w:rFonts w:ascii="Times New Roman" w:hAnsi="Times New Roman" w:cs="Times New Roman"/>
          <w:i/>
          <w:sz w:val="24"/>
          <w:szCs w:val="24"/>
        </w:rPr>
        <w:t>interior</w:t>
      </w:r>
      <w:r w:rsidRPr="00377AC3">
        <w:rPr>
          <w:rFonts w:ascii="Times New Roman" w:hAnsi="Times New Roman" w:cs="Times New Roman"/>
          <w:sz w:val="24"/>
          <w:szCs w:val="24"/>
        </w:rPr>
        <w:t xml:space="preserve"> dalam pemasaran toko. Pangsa pasar inilah yang membuat persaingan ketat bagi para pelaku bisnis. </w:t>
      </w:r>
      <w:r w:rsidRPr="00377AC3">
        <w:rPr>
          <w:rFonts w:ascii="Times New Roman" w:hAnsi="Times New Roman" w:cs="Times New Roman"/>
          <w:sz w:val="24"/>
        </w:rPr>
        <w:t>Persaingan yang kuat menuntut pengusaha memiliki strategi, pemikiran yang matang, dan pemahaman karakter agar dapat memenuhi kebutuhan konsumen.</w:t>
      </w:r>
      <w:r w:rsidRPr="00377AC3">
        <w:rPr>
          <w:sz w:val="24"/>
        </w:rPr>
        <w:t xml:space="preserve"> </w:t>
      </w:r>
    </w:p>
    <w:p w:rsidR="00270956" w:rsidRPr="00377AC3" w:rsidRDefault="00270956" w:rsidP="00270956">
      <w:pPr>
        <w:pStyle w:val="ListParagraph"/>
        <w:spacing w:line="480" w:lineRule="auto"/>
        <w:ind w:firstLine="720"/>
        <w:jc w:val="both"/>
        <w:rPr>
          <w:rFonts w:ascii="Times New Roman" w:hAnsi="Times New Roman" w:cs="Times New Roman"/>
          <w:sz w:val="24"/>
          <w:szCs w:val="24"/>
        </w:rPr>
      </w:pPr>
      <w:r w:rsidRPr="00377AC3">
        <w:rPr>
          <w:rFonts w:ascii="Times New Roman" w:hAnsi="Times New Roman" w:cs="Times New Roman"/>
          <w:sz w:val="24"/>
          <w:szCs w:val="24"/>
        </w:rPr>
        <w:t>Semakin banyak para pembisnis membuka usaha toko aksesoris memperlihatkan bisnis ini memiliki banyak konsumen dengan minat beli yang banyak. Dilihat dari sisi penataan barang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yang rapi dan menarik menjadi suatu alasan konsumen untuk memilih toko aksesoris. Pembelian barang juga didasarkan pada gaya hidup konsumen yang mengikuti trend masa kini, maka dari itu perusahaan harus menjual produk dan jasa yang terbaik mengingat persaingan yang ketat. Pembisnis dapat menentukan langkah yang cepat dan tepat supaya bisa mencapai tujuan perusahaan. Terdapat faktor kualitas pelayanan, </w:t>
      </w:r>
      <w:r w:rsidRPr="0029547B">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dan gaya hidup dapat diperhatikan sebelum melakukan keputusan pembelian. </w:t>
      </w:r>
    </w:p>
    <w:p w:rsidR="00270956" w:rsidRDefault="00270956" w:rsidP="00270956">
      <w:pPr>
        <w:pStyle w:val="Heading1"/>
        <w:sectPr w:rsidR="00270956" w:rsidSect="00270956">
          <w:footerReference w:type="default" r:id="rId8"/>
          <w:pgSz w:w="12240" w:h="15840"/>
          <w:pgMar w:top="2268" w:right="1701" w:bottom="1701" w:left="2268" w:header="709" w:footer="709" w:gutter="0"/>
          <w:cols w:space="708"/>
          <w:docGrid w:linePitch="360"/>
        </w:sectPr>
      </w:pPr>
    </w:p>
    <w:p w:rsidR="00270956" w:rsidRPr="00377AC3" w:rsidRDefault="00270956" w:rsidP="00270956">
      <w:pPr>
        <w:pStyle w:val="ListParagraph"/>
        <w:spacing w:line="480" w:lineRule="auto"/>
        <w:jc w:val="both"/>
        <w:rPr>
          <w:rFonts w:ascii="Times New Roman" w:hAnsi="Times New Roman" w:cs="Times New Roman"/>
          <w:color w:val="000000" w:themeColor="text1"/>
          <w:sz w:val="24"/>
          <w:szCs w:val="24"/>
        </w:rPr>
      </w:pPr>
      <w:r w:rsidRPr="00377AC3">
        <w:rPr>
          <w:rFonts w:ascii="Times New Roman" w:hAnsi="Times New Roman" w:cs="Times New Roman"/>
          <w:sz w:val="24"/>
          <w:szCs w:val="24"/>
        </w:rPr>
        <w:lastRenderedPageBreak/>
        <w:tab/>
      </w:r>
      <w:r w:rsidRPr="00377AC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stari","given":"Ita Yoeli","non-dropping-particle":"","parse-names":false,"suffix":""}],"container-title":"Pengaruh Display, Harga, Promosi, Pelayanan, Dan Interior Terhadap Keputusan Pembelian Pada Toko Grosir Pakaian Aziziah Kota Kediri","id":"ITEM-1","issue":"No.1","issued":{"date-parts":[["2019"]]},"page":"84-97","title":"Pengaruh Display, Harga, Promosi, Pelayanan, Dan Interior Terhadap Keputusan Pembelian Pada Toko Grosir Pakaian Aziziah Kota Kediri","type":"article-journal","volume":"Vol.5"},"uris":["http://www.mendeley.com/documents/?uuid=254cd63b-b368-4ab5-bcca-9a061a602105"]}],"mendeley":{"formattedCitation":"(Astari, 2019)","manualFormatting":"Astari (2019)","plainTextFormattedCitation":"(Astari, 2019)","previouslyFormattedCitation":"(Astari, 2019)"},"properties":{"noteIndex":0},"schema":"https://github.com/citation-style-language/schema/raw/master/csl-citation.json"}</w:instrText>
      </w:r>
      <w:r w:rsidRPr="00377AC3">
        <w:rPr>
          <w:rFonts w:ascii="Times New Roman" w:hAnsi="Times New Roman" w:cs="Times New Roman"/>
          <w:color w:val="000000" w:themeColor="text1"/>
          <w:sz w:val="24"/>
          <w:szCs w:val="24"/>
        </w:rPr>
        <w:fldChar w:fldCharType="separate"/>
      </w:r>
      <w:r w:rsidRPr="00377AC3">
        <w:rPr>
          <w:rFonts w:ascii="Times New Roman" w:hAnsi="Times New Roman" w:cs="Times New Roman"/>
          <w:noProof/>
          <w:color w:val="000000" w:themeColor="text1"/>
          <w:sz w:val="24"/>
          <w:szCs w:val="24"/>
        </w:rPr>
        <w:t>Astari (2019)</w:t>
      </w:r>
      <w:r w:rsidRPr="00377AC3">
        <w:rPr>
          <w:rFonts w:ascii="Times New Roman" w:hAnsi="Times New Roman" w:cs="Times New Roman"/>
          <w:color w:val="000000" w:themeColor="text1"/>
          <w:sz w:val="24"/>
          <w:szCs w:val="24"/>
        </w:rPr>
        <w:fldChar w:fldCharType="end"/>
      </w:r>
      <w:r w:rsidRPr="00377AC3">
        <w:rPr>
          <w:rFonts w:ascii="Times New Roman" w:hAnsi="Times New Roman" w:cs="Times New Roman"/>
          <w:color w:val="000000" w:themeColor="text1"/>
          <w:sz w:val="24"/>
          <w:szCs w:val="24"/>
        </w:rPr>
        <w:t xml:space="preserve">, proses pengambilan keputusan konsumen merupakan hal yang penting dilakukan konsumen dalam membeli suatu produk. Bagi konsumen, proses pengambilan keputusan merupakan suatu kegiatan penting karena di dalam proses tersebut memuat berbagai langkah yang terjadi secara berurutan sebelum konsumen mengambil keputusan. Bisa juga dengan membangun hubungan erat yang dapat diciptakan melalui komunikasi dua arah sehingga menimbulkan keputusan pembelian terhadap suatu toko </w:t>
      </w:r>
      <w:r w:rsidRPr="00377AC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astriyani","given":"Indri","non-dropping-particle":"","parse-names":false,"suffix":""},{"dropping-particle":"","family":"Purnamasari","given":"Laely","non-dropping-particle":"","parse-names":false,"suffix":""}],"container-title":"PENGARUH DISPLAY PRODUK TERHADAP KEPUTUSAN PEMBELIAN PADA PT. BINA BARU DI JATI ASIH BEKASI","id":"ITEM-1","issue":"4","issued":{"date-parts":[["2021"]]},"page":"488-494","title":"JURNAL EKONOMI","type":"article-journal","volume":"3"},"uris":["http://www.mendeley.com/documents/?uuid=1966dfe9-0eeb-4c02-be66-ab8a43d77292"]}],"mendeley":{"formattedCitation":"(Lastriyani &amp; Purnamasari, 2021)","plainTextFormattedCitation":"(Lastriyani &amp; Purnamasari, 2021)","previouslyFormattedCitation":"(Lastriyani &amp; Purnamasari, 2021)"},"properties":{"noteIndex":0},"schema":"https://github.com/citation-style-language/schema/raw/master/csl-citation.json"}</w:instrText>
      </w:r>
      <w:r w:rsidRPr="00377AC3">
        <w:rPr>
          <w:rFonts w:ascii="Times New Roman" w:hAnsi="Times New Roman" w:cs="Times New Roman"/>
          <w:color w:val="000000" w:themeColor="text1"/>
          <w:sz w:val="24"/>
          <w:szCs w:val="24"/>
        </w:rPr>
        <w:fldChar w:fldCharType="separate"/>
      </w:r>
      <w:r w:rsidRPr="00FE28C0">
        <w:rPr>
          <w:rFonts w:ascii="Times New Roman" w:hAnsi="Times New Roman" w:cs="Times New Roman"/>
          <w:noProof/>
          <w:color w:val="000000" w:themeColor="text1"/>
          <w:sz w:val="24"/>
          <w:szCs w:val="24"/>
        </w:rPr>
        <w:t>(Lastriyani &amp; Purnamasari, 2021)</w:t>
      </w:r>
      <w:r w:rsidRPr="00377AC3">
        <w:rPr>
          <w:rFonts w:ascii="Times New Roman" w:hAnsi="Times New Roman" w:cs="Times New Roman"/>
          <w:color w:val="000000" w:themeColor="text1"/>
          <w:sz w:val="24"/>
          <w:szCs w:val="24"/>
        </w:rPr>
        <w:fldChar w:fldCharType="end"/>
      </w:r>
      <w:r w:rsidRPr="00377AC3">
        <w:rPr>
          <w:rFonts w:ascii="Times New Roman" w:hAnsi="Times New Roman" w:cs="Times New Roman"/>
          <w:color w:val="000000" w:themeColor="text1"/>
          <w:sz w:val="24"/>
          <w:szCs w:val="24"/>
        </w:rPr>
        <w:t xml:space="preserve">. </w:t>
      </w:r>
    </w:p>
    <w:p w:rsidR="00270956" w:rsidRPr="00377AC3" w:rsidRDefault="00270956" w:rsidP="00270956">
      <w:pPr>
        <w:pStyle w:val="ListParagraph"/>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thfianto","given":"Dawud","non-dropping-particle":"","parse-names":false,"suffix":""},{"dropping-particle":"","family":"Suprihhadi","given":"Heru","non-dropping-particle":"","parse-names":false,"suffix":""}],"container-title":"PENGARUH KUALITAS LAYANAN DAN GAYA HIDUP TERHADAP KEPUTUSAN PEMBELIAN CAFÉ JALAN KOREA","id":"ITEM-1","issue":"2","issued":{"date-parts":[["2017"]]},"page":"2-18","title":"PENGARUH KUALITAS LAYANAN DAN GAYA HIDUP TERHADAP","type":"article-journal","volume":"6"},"uris":["http://www.mendeley.com/documents/?uuid=6b4a6976-49e1-442b-8711-bdb1ab5e779e"]}],"mendeley":{"formattedCitation":"(Luthfianto &amp; Suprihhadi, 2017)","manualFormatting":"Luthfianto &amp; Suprihhadi (2017)","plainTextFormattedCitation":"(Luthfianto &amp; Suprihhadi, 2017)","previouslyFormattedCitation":"(Luthfianto &amp; Suprihhadi, 2017)"},"properties":{"noteIndex":0},"schema":"https://github.com/citation-style-language/schema/raw/master/csl-citation.json"}</w:instrText>
      </w:r>
      <w:r w:rsidRPr="00377AC3">
        <w:rPr>
          <w:rFonts w:ascii="Times New Roman" w:hAnsi="Times New Roman" w:cs="Times New Roman"/>
          <w:sz w:val="24"/>
          <w:szCs w:val="24"/>
        </w:rPr>
        <w:fldChar w:fldCharType="separate"/>
      </w:r>
      <w:r>
        <w:rPr>
          <w:rFonts w:ascii="Times New Roman" w:hAnsi="Times New Roman" w:cs="Times New Roman"/>
          <w:noProof/>
          <w:sz w:val="24"/>
          <w:szCs w:val="24"/>
        </w:rPr>
        <w:t>Luthfianto &amp; Suprihhadi (</w:t>
      </w:r>
      <w:r w:rsidRPr="00377AC3">
        <w:rPr>
          <w:rFonts w:ascii="Times New Roman" w:hAnsi="Times New Roman" w:cs="Times New Roman"/>
          <w:noProof/>
          <w:sz w:val="24"/>
          <w:szCs w:val="24"/>
        </w:rPr>
        <w:t>2017)</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sikap dan perilaku dalam kualitas pelayanan sangat penting untuk memberikan pelayanan terbaik kepada pimpinan perusahaan, karyawan, dan konsumen. Usaha tersebut dapat mengukur seberapa baik kualitas pelayanan sesuai dengan harapan pelanggan. Karyawan mampu berkomunikasi dan menguasai produk dengan baik akan memudahkan konsumen dalam memahami produk yang ditawarkan sehingga akan berdampak pada keputusan pembelian konsume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sella","given":"Dinda Dwi","non-dropping-particle":"","parse-names":false,"suffix":""},{"dropping-particle":"","family":"Taufik","given":"M","non-dropping-particle":"","parse-names":false,"suffix":""},{"dropping-particle":"","family":"Hartono","given":"","non-dropping-particle":"","parse-names":false,"suffix":""}],"id":"ITEM-1","issue":"No. 4","issued":{"date-parts":[["2020"]]},"page":"236-241","title":"Pengaruh Keragaman Produk , Kualitas Pelayanan dan Suasana Toko terhadap Keputusan Pembelian di Butik Nabila Lumajang","type":"article-journal","volume":"Vol. 2"},"uris":["http://www.mendeley.com/documents/?uuid=06a9394e-79e6-42ef-b85b-d55354f9e989"]}],"mendeley":{"formattedCitation":"(Marsella et al., 2020)","plainTextFormattedCitation":"(Marsella et al., 2020)","previouslyFormattedCitation":"(Marsella et al., 2020)"},"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 xml:space="preserve">(Marsella </w:t>
      </w:r>
      <w:r w:rsidRPr="001C313C">
        <w:rPr>
          <w:rFonts w:ascii="Times New Roman" w:hAnsi="Times New Roman" w:cs="Times New Roman"/>
          <w:i/>
          <w:noProof/>
          <w:sz w:val="24"/>
          <w:szCs w:val="24"/>
        </w:rPr>
        <w:t>et al</w:t>
      </w:r>
      <w:r w:rsidRPr="00FE28C0">
        <w:rPr>
          <w:rFonts w:ascii="Times New Roman" w:hAnsi="Times New Roman" w:cs="Times New Roman"/>
          <w:noProof/>
          <w:sz w:val="24"/>
          <w:szCs w:val="24"/>
        </w:rPr>
        <w:t>., 2020)</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Pada penelitian </w:t>
      </w:r>
      <w:r w:rsidRPr="00377AC3">
        <w:rPr>
          <w:rFonts w:ascii="Times New Roman" w:hAnsi="Times New Roman" w:cs="Times New Roman"/>
          <w:noProof/>
          <w:sz w:val="24"/>
          <w:szCs w:val="24"/>
        </w:rPr>
        <w:t xml:space="preserve">Luthfianto &amp; Suprihhadi (2017) “Pengaruh Kualitas Layanan Dan Gaya Hidup Terhadap Keputusan Pembelian Café Jalan Korea” menyatakan bahwa variabel kualitas pelayanan berpengaruh signifikan terhadap keputusan pembelian, gaya hidup berpengaruh signifikan terhadap keputusan pembelian, hasil peneliti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sella","given":"Dinda Dwi","non-dropping-particle":"","parse-names":false,"suffix":""},{"dropping-particle":"","family":"Taufik","given":"M","non-dropping-particle":"","parse-names":false,"suffix":""},{"dropping-particle":"","family":"Hartono","given":"","non-dropping-particle":"","parse-names":false,"suffix":""}],"id":"ITEM-1","issue":"No. 4","issued":{"date-parts":[["2020"]]},"page":"236-241","title":"Pengaruh Keragaman Produk , Kualitas Pelayanan dan Suasana Toko terhadap Keputusan Pembelian di Butik Nabila Lumajang","type":"article-journal","volume":"Vol. 2"},"uris":["http://www.mendeley.com/documents/?uuid=06a9394e-79e6-42ef-b85b-d55354f9e989"]}],"mendeley":{"formattedCitation":"(Marsella et al., 2020)","plainTextFormattedCitation":"(Marsella et al., 2020)","previouslyFormattedCitation":"(Marsella et al., 2020)"},"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 xml:space="preserve">(Marsella </w:t>
      </w:r>
      <w:r w:rsidRPr="001C313C">
        <w:rPr>
          <w:rFonts w:ascii="Times New Roman" w:hAnsi="Times New Roman" w:cs="Times New Roman"/>
          <w:i/>
          <w:noProof/>
          <w:sz w:val="24"/>
          <w:szCs w:val="24"/>
        </w:rPr>
        <w:t>et al</w:t>
      </w:r>
      <w:r w:rsidRPr="00FE28C0">
        <w:rPr>
          <w:rFonts w:ascii="Times New Roman" w:hAnsi="Times New Roman" w:cs="Times New Roman"/>
          <w:noProof/>
          <w:sz w:val="24"/>
          <w:szCs w:val="24"/>
        </w:rPr>
        <w:t>., 2020)</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dengan judul “Pengaruh Keragaman Produk, Kualitas Pelayanan Dan Suasana Toko </w:t>
      </w:r>
      <w:r w:rsidRPr="00377AC3">
        <w:rPr>
          <w:rFonts w:ascii="Times New Roman" w:hAnsi="Times New Roman" w:cs="Times New Roman"/>
          <w:sz w:val="24"/>
          <w:szCs w:val="24"/>
        </w:rPr>
        <w:lastRenderedPageBreak/>
        <w:t>Terhadap Keputusan</w:t>
      </w:r>
      <w:r>
        <w:rPr>
          <w:rFonts w:ascii="Times New Roman" w:hAnsi="Times New Roman" w:cs="Times New Roman"/>
          <w:sz w:val="24"/>
          <w:szCs w:val="24"/>
        </w:rPr>
        <w:t xml:space="preserve"> </w:t>
      </w:r>
      <w:r w:rsidRPr="00377AC3">
        <w:rPr>
          <w:rFonts w:ascii="Times New Roman" w:hAnsi="Times New Roman" w:cs="Times New Roman"/>
          <w:sz w:val="24"/>
          <w:szCs w:val="24"/>
        </w:rPr>
        <w:t xml:space="preserve">Pembelian Di Butik Nabila Lumajang” menyatakan kualitas pelayanan berpengaruh terhadap keputusan pembelian. </w:t>
      </w:r>
    </w:p>
    <w:p w:rsidR="00270956" w:rsidRPr="00377AC3" w:rsidRDefault="00270956" w:rsidP="00270956">
      <w:pPr>
        <w:pStyle w:val="ListParagraph"/>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roji","given":"Ridwan","non-dropping-particle":"","parse-names":false,"suffix":""},{"dropping-particle":"","family":"Rifuddin","given":"Burhan","non-dropping-particle":"","parse-names":false,"suffix":""}],"id":"ITEM-1","issue":"1","issued":{"date-parts":[["2021"]]},"page":"42-47","title":"PENGARUH DISPLAY PRODUK TERHADAP KEPUTUSAN PEMBELIAN","type":"article-journal","volume":"1"},"uris":["http://www.mendeley.com/documents/?uuid=0507ed59-2e2e-4cdb-ae51-9319ca605c4d"]}],"mendeley":{"formattedCitation":"(Faroji &amp; Rifuddin, 2021)","manualFormatting":"Faroji &amp; Rifuddin (2021)","plainTextFormattedCitation":"(Faroji &amp; Rifuddin, 2021)","previouslyFormattedCitation":"(Faroji &amp; Rifuddin,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Faroji &amp; Rifuddin (2021)</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dalam meningkatkan teknik </w:t>
      </w:r>
      <w:r w:rsidRPr="00377AC3">
        <w:rPr>
          <w:rFonts w:ascii="Times New Roman" w:hAnsi="Times New Roman" w:cs="Times New Roman"/>
          <w:i/>
          <w:sz w:val="24"/>
          <w:szCs w:val="24"/>
        </w:rPr>
        <w:t xml:space="preserve">display </w:t>
      </w:r>
      <w:r w:rsidRPr="00377AC3">
        <w:rPr>
          <w:rFonts w:ascii="Times New Roman" w:hAnsi="Times New Roman" w:cs="Times New Roman"/>
          <w:sz w:val="24"/>
          <w:szCs w:val="24"/>
        </w:rPr>
        <w:t xml:space="preserve">di toko agar lebih kreatif dan inovatif sehingga bisa terlihat menarik perhatian pelanggan. </w:t>
      </w:r>
      <w:r w:rsidRPr="00377AC3">
        <w:rPr>
          <w:rFonts w:ascii="Times New Roman" w:hAnsi="Times New Roman" w:cs="Times New Roman"/>
          <w:i/>
          <w:sz w:val="24"/>
          <w:szCs w:val="24"/>
        </w:rPr>
        <w:t xml:space="preserve">Display </w:t>
      </w:r>
      <w:r w:rsidRPr="00377AC3">
        <w:rPr>
          <w:rFonts w:ascii="Times New Roman" w:hAnsi="Times New Roman" w:cs="Times New Roman"/>
          <w:sz w:val="24"/>
          <w:szCs w:val="24"/>
        </w:rPr>
        <w:t>produk</w:t>
      </w:r>
      <w:r w:rsidRPr="00377AC3">
        <w:rPr>
          <w:rFonts w:ascii="Times New Roman" w:hAnsi="Times New Roman" w:cs="Times New Roman"/>
          <w:i/>
          <w:sz w:val="24"/>
          <w:szCs w:val="24"/>
        </w:rPr>
        <w:t xml:space="preserve"> </w:t>
      </w:r>
      <w:r w:rsidRPr="00377AC3">
        <w:rPr>
          <w:rFonts w:ascii="Times New Roman" w:hAnsi="Times New Roman" w:cs="Times New Roman"/>
          <w:sz w:val="24"/>
          <w:szCs w:val="24"/>
        </w:rPr>
        <w:t xml:space="preserve">digunakan sebagai kegiatan dari suatu perusahaan untuk menampilkan barang dagangan baik dalam ruangan maupun diluar luar ruangan agar bisa mempengaruhi calon konsumen secara langsung maupun tak langsung terhadap barang yang akan dijual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yasa","given":"Nurlela","non-dropping-particle":"","parse-names":false,"suffix":""}],"id":"ITEM-1","issue":"2","issued":{"date-parts":[["2018"]]},"page":"106-120","title":"INKLUSIF Vol 3 . No . 2 Desember 2018 PENGARUH TEMPAT USAHA , DISPLAY PRODUK DAN PERSONAL SELLING SECARA ISLAM TERHADAP KEPUTUSAN PEMBELIAN DI PASAR BATIK DESA TRUSMI KABUPATEN CIREBON TAHUN 2018","type":"article-journal","volume":"3"},"uris":["http://www.mendeley.com/documents/?uuid=de8035d5-ac12-4ee3-bddc-e294b3d77f38"]}],"mendeley":{"formattedCitation":"(Ilyasa, 2018)","plainTextFormattedCitation":"(Ilyasa, 2018)","previouslyFormattedCitation":"(Ilyasa, 2018)"},"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Ilyasa, 2018)</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Hasil peneliti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roji","given":"Ridwan","non-dropping-particle":"","parse-names":false,"suffix":""},{"dropping-particle":"","family":"Rifuddin","given":"Burhan","non-dropping-particle":"","parse-names":false,"suffix":""}],"id":"ITEM-1","issue":"1","issued":{"date-parts":[["2021"]]},"page":"42-47","title":"PENGARUH DISPLAY PRODUK TERHADAP KEPUTUSAN PEMBELIAN","type":"article-journal","volume":"1"},"uris":["http://www.mendeley.com/documents/?uuid=0507ed59-2e2e-4cdb-ae51-9319ca605c4d"]}],"mendeley":{"formattedCitation":"(Faroji &amp; Rifuddin, 2021)","manualFormatting":"Faroji &amp; Rifuddin (2021)","plainTextFormattedCitation":"(Faroji &amp; Rifuddin, 2021)","previouslyFormattedCitation":"(Faroji &amp; Rifuddin,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Faroji &amp; Rifuddin (2021)</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dengan judul “Pengaruh </w:t>
      </w:r>
      <w:r w:rsidRPr="00377AC3">
        <w:rPr>
          <w:rFonts w:ascii="Times New Roman" w:hAnsi="Times New Roman" w:cs="Times New Roman"/>
          <w:i/>
          <w:sz w:val="24"/>
          <w:szCs w:val="24"/>
        </w:rPr>
        <w:t>Display</w:t>
      </w:r>
      <w:r w:rsidRPr="00377AC3">
        <w:rPr>
          <w:rFonts w:ascii="Times New Roman" w:hAnsi="Times New Roman" w:cs="Times New Roman"/>
          <w:sz w:val="24"/>
          <w:szCs w:val="24"/>
        </w:rPr>
        <w:t xml:space="preserve"> Produk Terhadap Keputusan Pembelian Pada PT. Bina Agramulya Di Cimone” menyatakan bahwa variabel </w:t>
      </w:r>
      <w:r w:rsidRPr="00377AC3">
        <w:rPr>
          <w:rFonts w:ascii="Times New Roman" w:hAnsi="Times New Roman" w:cs="Times New Roman"/>
          <w:i/>
          <w:sz w:val="24"/>
          <w:szCs w:val="24"/>
        </w:rPr>
        <w:t>display</w:t>
      </w:r>
      <w:r w:rsidRPr="00377AC3">
        <w:rPr>
          <w:rFonts w:ascii="Times New Roman" w:hAnsi="Times New Roman" w:cs="Times New Roman"/>
          <w:sz w:val="24"/>
          <w:szCs w:val="24"/>
        </w:rPr>
        <w:t xml:space="preserve"> produk mempengaruhi keputusan pembelian, dan peneliti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yasa","given":"Nurlela","non-dropping-particle":"","parse-names":false,"suffix":""}],"id":"ITEM-1","issue":"2","issued":{"date-parts":[["2018"]]},"page":"106-120","title":"INKLUSIF Vol 3 . No . 2 Desember 2018 PENGARUH TEMPAT USAHA , DISPLAY PRODUK DAN PERSONAL SELLING SECARA ISLAM TERHADAP KEPUTUSAN PEMBELIAN DI PASAR BATIK DESA TRUSMI KABUPATEN CIREBON TAHUN 2018","type":"article-journal","volume":"3"},"uris":["http://www.mendeley.com/documents/?uuid=de8035d5-ac12-4ee3-bddc-e294b3d77f38"]}],"mendeley":{"formattedCitation":"(Ilyasa, 2018)","manualFormatting":"Ilyasa, (2018)","plainTextFormattedCitation":"(Ilyasa, 2018)","previouslyFormattedCitation":"(Ilyasa, 2018)"},"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Ilyasa, (2018)</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dengan judul “Pengaruh Tempat Usaha, </w:t>
      </w:r>
      <w:r w:rsidRPr="00377AC3">
        <w:rPr>
          <w:rFonts w:ascii="Times New Roman" w:hAnsi="Times New Roman" w:cs="Times New Roman"/>
          <w:i/>
          <w:sz w:val="24"/>
          <w:szCs w:val="24"/>
        </w:rPr>
        <w:t>Display</w:t>
      </w:r>
      <w:r w:rsidRPr="00377AC3">
        <w:rPr>
          <w:rFonts w:ascii="Times New Roman" w:hAnsi="Times New Roman" w:cs="Times New Roman"/>
          <w:sz w:val="24"/>
          <w:szCs w:val="24"/>
        </w:rPr>
        <w:t xml:space="preserve"> Produk Dan </w:t>
      </w:r>
      <w:r w:rsidRPr="00377AC3">
        <w:rPr>
          <w:rFonts w:ascii="Times New Roman" w:hAnsi="Times New Roman" w:cs="Times New Roman"/>
          <w:i/>
          <w:sz w:val="24"/>
          <w:szCs w:val="24"/>
        </w:rPr>
        <w:t>Personal Selling</w:t>
      </w:r>
      <w:r w:rsidRPr="00377AC3">
        <w:rPr>
          <w:rFonts w:ascii="Times New Roman" w:hAnsi="Times New Roman" w:cs="Times New Roman"/>
          <w:sz w:val="24"/>
          <w:szCs w:val="24"/>
        </w:rPr>
        <w:t xml:space="preserve"> Secara Islam Terhadap Keputusan Pembelian Di Pasar Batik  Desa Trusmi Kabupaten Cirebon Tahun 2018” menyatakan bahwa </w:t>
      </w:r>
      <w:r w:rsidRPr="00377AC3">
        <w:rPr>
          <w:rFonts w:ascii="Times New Roman" w:hAnsi="Times New Roman" w:cs="Times New Roman"/>
          <w:i/>
          <w:sz w:val="24"/>
          <w:szCs w:val="24"/>
        </w:rPr>
        <w:t>display</w:t>
      </w:r>
      <w:r w:rsidRPr="00377AC3">
        <w:rPr>
          <w:rFonts w:ascii="Times New Roman" w:hAnsi="Times New Roman" w:cs="Times New Roman"/>
          <w:sz w:val="24"/>
          <w:szCs w:val="24"/>
        </w:rPr>
        <w:t xml:space="preserve"> produk berpengaruh terhadap keputusan pembelian. </w:t>
      </w:r>
    </w:p>
    <w:p w:rsidR="00270956" w:rsidRPr="00377AC3" w:rsidRDefault="00270956" w:rsidP="00270956">
      <w:pPr>
        <w:pStyle w:val="ListParagraph"/>
        <w:spacing w:line="480" w:lineRule="auto"/>
        <w:ind w:firstLine="720"/>
        <w:jc w:val="both"/>
        <w:rPr>
          <w:rFonts w:ascii="Times New Roman" w:hAnsi="Times New Roman" w:cs="Times New Roman"/>
          <w:sz w:val="24"/>
          <w:szCs w:val="24"/>
        </w:rPr>
      </w:pPr>
      <w:r w:rsidRPr="00377AC3">
        <w:rPr>
          <w:rFonts w:ascii="Times New Roman" w:hAnsi="Times New Roman" w:cs="Times New Roman"/>
          <w:sz w:val="24"/>
          <w:szCs w:val="24"/>
        </w:rPr>
        <w:t xml:space="preserve">Citra merek dapat dikatakan sebagai seperangkat ingatan tentang merek yang ada dibenak konsumen berupa atribut dan manfaat yang dialami konsume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ibuan","given":"Choirun'nida","non-dropping-particle":"","parse-names":false,"suffix":""},{"dropping-particle":"","family":"Murtani","given":"Alim","non-dropping-particle":"","parse-names":false,"suffix":""}],"id":"ITEM-1","issue":"2","issued":{"date-parts":[["2020"]]},"page":"161-171","title":"GAYA HIDUP TERHADAP KEPUTUSAN PEMBELIAN PRODUK SHAMPO REJOICE 3 IN 1 HIJAB ( STUDI KASUS PADA MAHASISWI FAKULTAS EKONOMI DAN BISNIS UNIVERSITAS POTENSI UTAMA )","type":"article-journal","volume":"1"},"uris":["http://www.mendeley.com/documents/?uuid=62206523-0041-4f58-968f-8d951764c069"]}],"mendeley":{"formattedCitation":"(Hasibuan &amp; Murtani, 2020)","plainTextFormattedCitation":"(Hasibuan &amp; Murtani, 2020)","previouslyFormattedCitation":"(Hasibuan &amp; Murtani, 2020)"},"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Hasibuan &amp; Murtani, 2020)</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w:t>
      </w:r>
      <w:r w:rsidRPr="00377AC3">
        <w:rPr>
          <w:rFonts w:ascii="Times New Roman" w:hAnsi="Times New Roman"/>
          <w:sz w:val="24"/>
        </w:rPr>
        <w:t xml:space="preserve">Penggunaan logo dalam perusahaan memungkinkan untuk mencari informasi tentang citra produk. Hal ini tidak hanya dijadikan sebagai pembeda dari persaingan, tetapi dapat mencerminkan kualitas visi dan misi perusahaan </w:t>
      </w:r>
      <w:r w:rsidRPr="00377AC3">
        <w:rPr>
          <w:rFonts w:ascii="Times New Roman" w:hAnsi="Times New Roman"/>
          <w:sz w:val="24"/>
        </w:rPr>
        <w:fldChar w:fldCharType="begin" w:fldLock="1"/>
      </w:r>
      <w:r>
        <w:rPr>
          <w:rFonts w:ascii="Times New Roman" w:hAnsi="Times New Roman"/>
          <w:sz w:val="24"/>
        </w:rPr>
        <w:instrText>ADDIN CSL_CITATION {"citationItems":[{"id":"ITEM-1","itemData":{"author":[{"dropping-particle":"","family":"Agustina","given":"Lusi","non-dropping-particle":"","parse-names":false,"suffix":""},{"dropping-particle":"","family":"Arifin","given":"Rois","non-dropping-particle":"","parse-names":false,"suffix":""},{"dropping-particle":"","family":"Hufron","given":"M","non-dropping-particle":"","parse-names":false,"suffix":""}],"container-title":"PENGARUH GAYA HIDUP, HARGA, PROMOSI,CITRA MEREK, DAN VIRAL MARKETING TERHADAP KEPUTUSAN PEMBELIAN SMARTPHONE OPPO (Studi","id":"ITEM-1","issued":{"date-parts":[["2019"]]},"page":"1-12","title":"PENGARUH GAYA HIDUP, HARGA, PROMOSI,CITRA MEREK, DAN VIRAL MARKETING TERHADAP KEPUTUSAN PEMBELIAN SMARTPHONE OPPO (Studi","type":"article-journal"},"uris":["http://www.mendeley.com/documents/?uuid=eecb303a-6eca-4357-aed1-03ccdc8ed77f"]}],"mendeley":{"formattedCitation":"(Agustina et al., 2019)","plainTextFormattedCitation":"(Agustina et al., 2019)","previouslyFormattedCitation":"(Agustina et al., 2019)"},"properties":{"noteIndex":0},"schema":"https://github.com/citation-style-language/schema/raw/master/csl-citation.json"}</w:instrText>
      </w:r>
      <w:r w:rsidRPr="00377AC3">
        <w:rPr>
          <w:rFonts w:ascii="Times New Roman" w:hAnsi="Times New Roman"/>
          <w:sz w:val="24"/>
        </w:rPr>
        <w:fldChar w:fldCharType="separate"/>
      </w:r>
      <w:r w:rsidRPr="00FE28C0">
        <w:rPr>
          <w:rFonts w:ascii="Times New Roman" w:hAnsi="Times New Roman"/>
          <w:noProof/>
          <w:sz w:val="24"/>
        </w:rPr>
        <w:t xml:space="preserve">(Agustina </w:t>
      </w:r>
      <w:r w:rsidRPr="001C313C">
        <w:rPr>
          <w:rFonts w:ascii="Times New Roman" w:hAnsi="Times New Roman"/>
          <w:i/>
          <w:noProof/>
          <w:sz w:val="24"/>
        </w:rPr>
        <w:t>et al</w:t>
      </w:r>
      <w:r w:rsidRPr="00FE28C0">
        <w:rPr>
          <w:rFonts w:ascii="Times New Roman" w:hAnsi="Times New Roman"/>
          <w:noProof/>
          <w:sz w:val="24"/>
        </w:rPr>
        <w:t>., 2019)</w:t>
      </w:r>
      <w:r w:rsidRPr="00377AC3">
        <w:rPr>
          <w:rFonts w:ascii="Times New Roman" w:hAnsi="Times New Roman"/>
          <w:sz w:val="24"/>
        </w:rPr>
        <w:fldChar w:fldCharType="end"/>
      </w:r>
      <w:r w:rsidRPr="00377AC3">
        <w:rPr>
          <w:rFonts w:ascii="Times New Roman" w:hAnsi="Times New Roman" w:cs="Times New Roman"/>
          <w:sz w:val="24"/>
          <w:szCs w:val="24"/>
        </w:rPr>
        <w:t xml:space="preserve">. Pada peneliti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ibuan","given":"Choirun'nida","non-dropping-particle":"","parse-names":false,"suffix":""},{"dropping-particle":"","family":"Murtani","given":"Alim","non-dropping-particle":"","parse-names":false,"suffix":""}],"id":"ITEM-1","issue":"2","issued":{"date-parts":[["2020"]]},"page":"161-171","title":"GAYA HIDUP TERHADAP KEPUTUSAN PEMBELIAN PRODUK SHAMPO REJOICE 3 IN 1 HIJAB ( STUDI KASUS PADA MAHASISWI FAKULTAS EKONOMI DAN BISNIS UNIVERSITAS POTENSI UTAMA )","type":"article-journal","volume":"1"},"uris":["http://www.mendeley.com/documents/?uuid=62206523-0041-4f58-968f-8d951764c069"]}],"mendeley":{"formattedCitation":"(Hasibuan &amp; Murtani, 2020)","manualFormatting":"Hasibuan &amp; Murtani, (2020)","plainTextFormattedCitation":"(Hasibuan &amp; Murtani, 2020)","previouslyFormattedCitation":"(Hasibuan &amp; Murtani, 2020)"},"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Hasibuan &amp; Murtani, (2020)</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dengan judul “Pengaruh Citra Merek, Promosi, </w:t>
      </w:r>
      <w:r w:rsidRPr="00377AC3">
        <w:rPr>
          <w:rFonts w:ascii="Times New Roman" w:hAnsi="Times New Roman" w:cs="Times New Roman"/>
          <w:sz w:val="24"/>
          <w:szCs w:val="24"/>
        </w:rPr>
        <w:lastRenderedPageBreak/>
        <w:t xml:space="preserve">Harga Dan Gaya Hidup Terhadap Keputusan Pembelian Produk Shampo Rejoice 3 </w:t>
      </w:r>
      <w:r w:rsidRPr="00377AC3">
        <w:rPr>
          <w:rFonts w:ascii="Times New Roman" w:hAnsi="Times New Roman" w:cs="Times New Roman"/>
          <w:i/>
          <w:sz w:val="24"/>
          <w:szCs w:val="24"/>
        </w:rPr>
        <w:t>In</w:t>
      </w:r>
      <w:r w:rsidRPr="00377AC3">
        <w:rPr>
          <w:rFonts w:ascii="Times New Roman" w:hAnsi="Times New Roman" w:cs="Times New Roman"/>
          <w:sz w:val="24"/>
          <w:szCs w:val="24"/>
        </w:rPr>
        <w:t xml:space="preserve"> 1 Hijab (Studi Kasus Pada Mahasiswi Fakultas Ekonomi Dan Bisnis Universitas Potensi Utama)” menyatakan bahwa Citra merek  berpengaruh terhadap keputusan pembelian, dan peneliti </w:t>
      </w:r>
      <w:r w:rsidRPr="00377AC3">
        <w:rPr>
          <w:rFonts w:ascii="Times New Roman" w:hAnsi="Times New Roman"/>
          <w:noProof/>
          <w:sz w:val="24"/>
        </w:rPr>
        <w:t xml:space="preserve">Agustina </w:t>
      </w:r>
      <w:r w:rsidRPr="005E4A1A">
        <w:rPr>
          <w:rFonts w:ascii="Times New Roman" w:hAnsi="Times New Roman"/>
          <w:i/>
          <w:noProof/>
          <w:sz w:val="24"/>
        </w:rPr>
        <w:t>et al.,</w:t>
      </w:r>
      <w:r w:rsidRPr="00377AC3">
        <w:rPr>
          <w:rFonts w:ascii="Times New Roman" w:hAnsi="Times New Roman"/>
          <w:noProof/>
          <w:sz w:val="24"/>
        </w:rPr>
        <w:t xml:space="preserve"> (2019) dengan judul “</w:t>
      </w:r>
      <w:r w:rsidRPr="00377AC3">
        <w:rPr>
          <w:rFonts w:ascii="Times New Roman" w:hAnsi="Times New Roman" w:cs="Times New Roman"/>
          <w:sz w:val="24"/>
          <w:szCs w:val="28"/>
        </w:rPr>
        <w:t>Pengaruh Gaya Hidup, Harga, Promosi, Citra Merek, Dan Viral Marketing Terhadap Keputusan Pembelian Smartphone OPPO</w:t>
      </w:r>
      <w:r w:rsidRPr="00377AC3">
        <w:rPr>
          <w:rFonts w:ascii="Times New Roman" w:hAnsi="Times New Roman"/>
          <w:noProof/>
          <w:sz w:val="24"/>
          <w:szCs w:val="28"/>
        </w:rPr>
        <w:t>”</w:t>
      </w:r>
      <w:r w:rsidRPr="00377AC3">
        <w:rPr>
          <w:rFonts w:ascii="Times New Roman" w:hAnsi="Times New Roman" w:cs="Times New Roman"/>
          <w:sz w:val="24"/>
          <w:szCs w:val="28"/>
        </w:rPr>
        <w:t xml:space="preserve"> menyatakan bahwa citra merek berpengaruh signifikan terhadap keputusan pembelian.</w:t>
      </w:r>
    </w:p>
    <w:p w:rsidR="00270956" w:rsidRPr="00377AC3" w:rsidRDefault="00270956" w:rsidP="00270956">
      <w:pPr>
        <w:pStyle w:val="ListParagraph"/>
        <w:spacing w:line="480" w:lineRule="auto"/>
        <w:ind w:firstLine="720"/>
        <w:jc w:val="both"/>
        <w:rPr>
          <w:rFonts w:ascii="Times New Roman" w:hAnsi="Times New Roman" w:cs="Times New Roman"/>
          <w:sz w:val="24"/>
          <w:szCs w:val="24"/>
        </w:rPr>
      </w:pPr>
      <w:r w:rsidRPr="00377AC3">
        <w:rPr>
          <w:rFonts w:ascii="Times New Roman" w:hAnsi="Times New Roman"/>
          <w:sz w:val="24"/>
        </w:rPr>
        <w:t>Gaya hidup dapat mempengaruhi perilaku konsumen dalam mengatur waktu dan uang guna menentukan pola konsumsi konsumen</w:t>
      </w:r>
      <w:r w:rsidRPr="00377AC3">
        <w:rPr>
          <w:rFonts w:ascii="Times New Roman" w:hAnsi="Times New Roman" w:cs="Times New Roman"/>
          <w:sz w:val="24"/>
          <w:szCs w:val="24"/>
        </w:rPr>
        <w:t xml:space="preserve">. Pengaruh maju mundurnya perusahaan dikarenakan pola hidup seseorang yang menentukan kapan akan mengeluarkan uang dan mengalokasikan waktu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wor","given":"C A","non-dropping-particle":"","parse-names":false,"suffix":""},{"dropping-particle":"","family":"Lumanuw","given":"B","non-dropping-particle":"","parse-names":false,"suffix":""},{"dropping-particle":"","family":"Ogi","given":"I W J","non-dropping-particle":"","parse-names":false,"suffix":""},{"dropping-particle":"","family":"Merek","given":"Pengaruh Citra","non-dropping-particle":"","parse-names":false,"suffix":""},{"dropping-particle":"","family":"Dan","given":"Harga","non-dropping-particle":"","parse-names":false,"suffix":""},{"dropping-particle":"","family":"Hidup","given":"Gaya","non-dropping-particle":"","parse-names":false,"suffix":""},{"dropping-particle":"","family":"Keputusan","given":"Terhadap","non-dropping-particle":"","parse-names":false,"suffix":""},{"dropping-particle":"","family":"Manajemen","given":"Jurusan","non-dropping-particle":"","parse-names":false,"suffix":""},{"dropping-particle":"","family":"Ekonomi","given":"Fakultas","non-dropping-particle":"","parse-names":false,"suffix":""},{"dropping-particle":"","family":"Ratulangi","given":"Universitas Sam","non-dropping-particle":"","parse-names":false,"suffix":""}],"id":"ITEM-1","issue":"3","issued":{"date-parts":[["2021"]]},"page":"1058-1068","title":"PEMBELIAN KOPI JANJI JIWA DI KOTA MANADO THE INFLUENCE OF BRAND IMAGE , PRICE AND LIFESTYLE ON BUYING DECISION OF Jurnal EMBA Vol . 9 No . 3 Juli 2021 , Hal . 1058 - 1068","type":"article-journal","volume":"9"},"uris":["http://www.mendeley.com/documents/?uuid=8da627ac-478c-4a42-b87d-bf41a675d179"]}],"mendeley":{"formattedCitation":"(Wowor et al., 2021)","plainTextFormattedCitation":"(Wowor et al., 2021)","previouslyFormattedCitation":"(Wowor et al.,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Wowor</w:t>
      </w:r>
      <w:r w:rsidRPr="005E4A1A">
        <w:rPr>
          <w:rFonts w:ascii="Times New Roman" w:hAnsi="Times New Roman" w:cs="Times New Roman"/>
          <w:i/>
          <w:noProof/>
          <w:sz w:val="24"/>
          <w:szCs w:val="24"/>
        </w:rPr>
        <w:t xml:space="preserve"> et al.,</w:t>
      </w:r>
      <w:r w:rsidRPr="00FE28C0">
        <w:rPr>
          <w:rFonts w:ascii="Times New Roman" w:hAnsi="Times New Roman" w:cs="Times New Roman"/>
          <w:noProof/>
          <w:sz w:val="24"/>
          <w:szCs w:val="24"/>
        </w:rPr>
        <w:t xml:space="preserve"> 2021)</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w:t>
      </w:r>
      <w:r>
        <w:rPr>
          <w:rFonts w:ascii="Times New Roman" w:hAnsi="Times New Roman" w:cs="Times New Roman"/>
          <w:sz w:val="24"/>
          <w:szCs w:val="24"/>
        </w:rPr>
        <w:t xml:space="preserve"> </w:t>
      </w:r>
      <w:r w:rsidRPr="00377AC3">
        <w:rPr>
          <w:rFonts w:ascii="Times New Roman" w:hAnsi="Times New Roman"/>
          <w:sz w:val="24"/>
        </w:rPr>
        <w:t>Pembelian dapat mempengaruhi kuat atau lemahnya proses keputusan pembelian dalam suatu perusahaan. Di era yang semakin modern ini, sangat mempengaruhi konsumen dalam memutuskan produk mana yang akan dibeli</w:t>
      </w:r>
      <w:r w:rsidRPr="00377AC3">
        <w:rPr>
          <w:rFonts w:ascii="Times New Roman" w:hAnsi="Times New Roman" w:cs="Times New Roman"/>
          <w:sz w:val="24"/>
          <w:szCs w:val="24"/>
        </w:rPr>
        <w:t xml:space="preserve">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54-2237","abstract":"The level of sale in franchise minimarkets in Medan City is low comparing with increase in its quantity. It indicates that the quantity does not guarantee the increase in sale. Therefore, attention should be paid to its quality rather than its quantity in Medan. As time and technology developed, its management should pay full attention to people's shopping lifestyle in Medan. The objective of the research was to find out and to analyze the influence of service quality and promotion on consumers' repurchase decision with shopping life style moderating variable. The population was 325 franchise mini markets, Indomaret and Alfamart, in 21 sub-districts in Medan. The researcher used two stage cluster random sampling technique so that there were 6 sub-districts and 12 mini markets. The samples were 110 respondents, taken by using accidental sampling technique. The data were analyzed by using moderate regression analysis (MRA). The result of the analysis showed that partially, service quality and promotion had positive and significant influence on consumers' repurchase decision. Shopping lifestyle could moderate the positive and insignificant influence of service quality on consumers' repurchase decision and it could moderate negative and insignificant influence of service quality on consumers' repurchase decision.","author":[{"dropping-particle":"","family":"Ivana Sianturi","given":"Conny","non-dropping-particle":"","parse-names":false,"suffix":""},{"dropping-particle":"","family":"Rini","given":"Endang S","non-dropping-particle":"","parse-names":false,"suffix":""},{"dropping-particle":"","family":"Fawzeea Sembiring","given":"Beby K","non-dropping-particle":"","parse-names":false,"suffix":""},{"dropping-particle":"","family":"Monang Tambun","given":"Juhar S","non-dropping-particle":"","parse-names":false,"suffix":""},{"dropping-particle":"","family":"Author","given":"Corresponding","non-dropping-particle":"","parse-names":false,"suffix":""}],"container-title":"International Journal of Research &amp; Review (www.ijrrjournal.com) Vol","id":"ITEM-1","issue":"May","issued":{"date-parts":[["2019"]]},"page":"32-39","title":"The Influence of Service Quality and Promotion on Consumers' Repurchase Decision with Shopping Life Style as a Variable Moderating at Franchise Minimarket in Medan","type":"article-journal","volume":"6"},"uris":["http://www.mendeley.com/documents/?uuid=7c44f9a4-1516-426d-beaf-682a8a3a9d16"]}],"mendeley":{"formattedCitation":"(Ivana Sianturi et al., 2019)","plainTextFormattedCitation":"(Ivana Sianturi et al., 2019)","previouslyFormattedCitation":"(Ivana Sianturi et al., 2019)"},"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Ivana Sianturi</w:t>
      </w:r>
      <w:r w:rsidRPr="005E4A1A">
        <w:rPr>
          <w:rFonts w:ascii="Times New Roman" w:hAnsi="Times New Roman" w:cs="Times New Roman"/>
          <w:i/>
          <w:noProof/>
          <w:sz w:val="24"/>
          <w:szCs w:val="24"/>
        </w:rPr>
        <w:t xml:space="preserve"> et al.</w:t>
      </w:r>
      <w:r w:rsidRPr="00FE28C0">
        <w:rPr>
          <w:rFonts w:ascii="Times New Roman" w:hAnsi="Times New Roman" w:cs="Times New Roman"/>
          <w:noProof/>
          <w:sz w:val="24"/>
          <w:szCs w:val="24"/>
        </w:rPr>
        <w:t>, 2019)</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Hasil peneliti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wor","given":"C A","non-dropping-particle":"","parse-names":false,"suffix":""},{"dropping-particle":"","family":"Lumanuw","given":"B","non-dropping-particle":"","parse-names":false,"suffix":""},{"dropping-particle":"","family":"Ogi","given":"I W J","non-dropping-particle":"","parse-names":false,"suffix":""},{"dropping-particle":"","family":"Merek","given":"Pengaruh Citra","non-dropping-particle":"","parse-names":false,"suffix":""},{"dropping-particle":"","family":"Dan","given":"Harga","non-dropping-particle":"","parse-names":false,"suffix":""},{"dropping-particle":"","family":"Hidup","given":"Gaya","non-dropping-particle":"","parse-names":false,"suffix":""},{"dropping-particle":"","family":"Keputusan","given":"Terhadap","non-dropping-particle":"","parse-names":false,"suffix":""},{"dropping-particle":"","family":"Manajemen","given":"Jurusan","non-dropping-particle":"","parse-names":false,"suffix":""},{"dropping-particle":"","family":"Ekonomi","given":"Fakultas","non-dropping-particle":"","parse-names":false,"suffix":""},{"dropping-particle":"","family":"Ratulangi","given":"Universitas Sam","non-dropping-particle":"","parse-names":false,"suffix":""}],"id":"ITEM-1","issue":"3","issued":{"date-parts":[["2021"]]},"page":"1058-1068","title":"PEMBELIAN KOPI JANJI JIWA DI KOTA MANADO THE INFLUENCE OF BRAND IMAGE , PRICE AND LIFESTYLE ON BUYING DECISION OF Jurnal EMBA Vol . 9 No . 3 Juli 2021 , Hal . 1058 - 1068","type":"article-journal","volume":"9"},"uris":["http://www.mendeley.com/documents/?uuid=8da627ac-478c-4a42-b87d-bf41a675d179"]}],"mendeley":{"formattedCitation":"(Wowor et al., 2021)","plainTextFormattedCitation":"(Wowor et al., 2021)","previouslyFormattedCitation":"(Wowor et al.,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Wowor</w:t>
      </w:r>
      <w:r w:rsidRPr="005E4A1A">
        <w:rPr>
          <w:rFonts w:ascii="Times New Roman" w:hAnsi="Times New Roman" w:cs="Times New Roman"/>
          <w:i/>
          <w:noProof/>
          <w:sz w:val="24"/>
          <w:szCs w:val="24"/>
        </w:rPr>
        <w:t xml:space="preserve"> et al.</w:t>
      </w:r>
      <w:r w:rsidRPr="00FE28C0">
        <w:rPr>
          <w:rFonts w:ascii="Times New Roman" w:hAnsi="Times New Roman" w:cs="Times New Roman"/>
          <w:noProof/>
          <w:sz w:val="24"/>
          <w:szCs w:val="24"/>
        </w:rPr>
        <w:t>, 2021)</w:t>
      </w:r>
      <w:r w:rsidRPr="00377AC3">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377AC3">
        <w:rPr>
          <w:rFonts w:ascii="Times New Roman" w:hAnsi="Times New Roman" w:cs="Times New Roman"/>
          <w:sz w:val="24"/>
          <w:szCs w:val="24"/>
        </w:rPr>
        <w:t>Pengaruh Citra Merek, Harga Dan Gaya Hidup Terhadap Keputusan Pembelian</w:t>
      </w:r>
      <w:r>
        <w:rPr>
          <w:rFonts w:ascii="Times New Roman" w:hAnsi="Times New Roman" w:cs="Times New Roman"/>
          <w:sz w:val="24"/>
          <w:szCs w:val="24"/>
        </w:rPr>
        <w:t xml:space="preserve"> Kopi Janji Jiwa Di Kota Manado</w:t>
      </w:r>
      <w:r w:rsidRPr="00377AC3">
        <w:rPr>
          <w:rFonts w:ascii="Times New Roman" w:hAnsi="Times New Roman" w:cs="Times New Roman"/>
          <w:sz w:val="24"/>
          <w:szCs w:val="24"/>
        </w:rPr>
        <w:t xml:space="preserve"> menyatakan bahwa  variabel gaya hidup mempengaruhi keputusan pemebelian, dan peneliti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54-2237","abstract":"The level of sale in franchise minimarkets in Medan City is low comparing with increase in its quantity. It indicates that the quantity does not guarantee the increase in sale. Therefore, attention should be paid to its quality rather than its quantity in Medan. As time and technology developed, its management should pay full attention to people's shopping lifestyle in Medan. The objective of the research was to find out and to analyze the influence of service quality and promotion on consumers' repurchase decision with shopping life style moderating variable. The population was 325 franchise mini markets, Indomaret and Alfamart, in 21 sub-districts in Medan. The researcher used two stage cluster random sampling technique so that there were 6 sub-districts and 12 mini markets. The samples were 110 respondents, taken by using accidental sampling technique. The data were analyzed by using moderate regression analysis (MRA). The result of the analysis showed that partially, service quality and promotion had positive and significant influence on consumers' repurchase decision. Shopping lifestyle could moderate the positive and insignificant influence of service quality on consumers' repurchase decision and it could moderate negative and insignificant influence of service quality on consumers' repurchase decision.","author":[{"dropping-particle":"","family":"Ivana Sianturi","given":"Conny","non-dropping-particle":"","parse-names":false,"suffix":""},{"dropping-particle":"","family":"Rini","given":"Endang S","non-dropping-particle":"","parse-names":false,"suffix":""},{"dropping-particle":"","family":"Fawzeea Sembiring","given":"Beby K","non-dropping-particle":"","parse-names":false,"suffix":""},{"dropping-particle":"","family":"Monang Tambun","given":"Juhar S","non-dropping-particle":"","parse-names":false,"suffix":""},{"dropping-particle":"","family":"Author","given":"Corresponding","non-dropping-particle":"","parse-names":false,"suffix":""}],"container-title":"International Journal of Research &amp; Review (www.ijrrjournal.com) Vol","id":"ITEM-1","issue":"May","issued":{"date-parts":[["2019"]]},"page":"32-39","title":"The Influence of Service Quality and Promotion on Consumers' Repurchase Decision with Shopping Life Style as a Variable Moderating at Franchise Minimarket in Medan","type":"article-journal","volume":"6"},"uris":["http://www.mendeley.com/documents/?uuid=7c44f9a4-1516-426d-beaf-682a8a3a9d16"]}],"mendeley":{"formattedCitation":"(Ivana Sianturi et al., 2019)","plainTextFormattedCitation":"(Ivana Sianturi et al., 2019)","previouslyFormattedCitation":"(Ivana Sianturi et al., 2019)"},"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 xml:space="preserve">(Ivana Sianturi </w:t>
      </w:r>
      <w:r w:rsidRPr="005E4A1A">
        <w:rPr>
          <w:rFonts w:ascii="Times New Roman" w:hAnsi="Times New Roman" w:cs="Times New Roman"/>
          <w:i/>
          <w:noProof/>
          <w:sz w:val="24"/>
          <w:szCs w:val="24"/>
        </w:rPr>
        <w:t>et al</w:t>
      </w:r>
      <w:r w:rsidRPr="00FE28C0">
        <w:rPr>
          <w:rFonts w:ascii="Times New Roman" w:hAnsi="Times New Roman" w:cs="Times New Roman"/>
          <w:noProof/>
          <w:sz w:val="24"/>
          <w:szCs w:val="24"/>
        </w:rPr>
        <w:t>., 2019)</w:t>
      </w:r>
      <w:r w:rsidRPr="00377AC3">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377AC3">
        <w:rPr>
          <w:rFonts w:ascii="Times New Roman" w:hAnsi="Times New Roman" w:cs="Times New Roman"/>
          <w:i/>
          <w:sz w:val="24"/>
          <w:szCs w:val="24"/>
        </w:rPr>
        <w:t>The Influence of Service Quality and Promotion on Consumers’ Repurchase Decision with Shopping Life Style as a Variable</w:t>
      </w:r>
      <w:r>
        <w:rPr>
          <w:rFonts w:ascii="Times New Roman" w:hAnsi="Times New Roman" w:cs="Times New Roman"/>
          <w:i/>
          <w:sz w:val="24"/>
          <w:szCs w:val="24"/>
        </w:rPr>
        <w:t xml:space="preserve"> </w:t>
      </w:r>
      <w:r w:rsidRPr="00377AC3">
        <w:rPr>
          <w:rFonts w:ascii="Times New Roman" w:hAnsi="Times New Roman" w:cs="Times New Roman"/>
          <w:i/>
          <w:sz w:val="24"/>
          <w:szCs w:val="24"/>
        </w:rPr>
        <w:lastRenderedPageBreak/>
        <w:t>Moderating at Franchise Minimarket in Medan</w:t>
      </w:r>
      <w:r w:rsidRPr="00377AC3">
        <w:rPr>
          <w:rFonts w:ascii="Times New Roman" w:hAnsi="Times New Roman" w:cs="Times New Roman"/>
          <w:sz w:val="24"/>
          <w:szCs w:val="24"/>
        </w:rPr>
        <w:t xml:space="preserve"> menyatakan bahwa gaya hidup mempengaruhi keputusan pembelian. </w:t>
      </w:r>
    </w:p>
    <w:p w:rsidR="00270956" w:rsidRDefault="00270956" w:rsidP="00270956">
      <w:pPr>
        <w:pStyle w:val="ListParagraph"/>
        <w:spacing w:line="480" w:lineRule="auto"/>
        <w:ind w:firstLine="720"/>
        <w:jc w:val="both"/>
        <w:rPr>
          <w:rFonts w:ascii="Times New Roman" w:hAnsi="Times New Roman" w:cs="Times New Roman"/>
          <w:sz w:val="24"/>
          <w:szCs w:val="24"/>
        </w:rPr>
      </w:pPr>
      <w:r w:rsidRPr="00377AC3">
        <w:rPr>
          <w:rFonts w:ascii="Times New Roman" w:hAnsi="Times New Roman" w:cs="Times New Roman"/>
          <w:sz w:val="24"/>
          <w:szCs w:val="24"/>
        </w:rPr>
        <w:t xml:space="preserve">Toko Queen Accesories salah satu toko grosir yang sudah cukup terkenal di Solo. </w:t>
      </w:r>
      <w:r>
        <w:rPr>
          <w:rFonts w:ascii="Times New Roman" w:hAnsi="Times New Roman" w:cs="Times New Roman"/>
          <w:sz w:val="24"/>
          <w:szCs w:val="24"/>
        </w:rPr>
        <w:t>Beralamat</w:t>
      </w:r>
      <w:r w:rsidRPr="00377AC3">
        <w:rPr>
          <w:rFonts w:ascii="Times New Roman" w:hAnsi="Times New Roman" w:cs="Times New Roman"/>
          <w:sz w:val="24"/>
          <w:szCs w:val="24"/>
        </w:rPr>
        <w:t xml:space="preserve"> di Jl. Dr Radjiman no.136 Coyudan Solo (sebelum matahari singosaren dari timur) buka setiap hari jam 08.30 – 20.00 WIB. </w:t>
      </w:r>
    </w:p>
    <w:p w:rsidR="00270956" w:rsidRDefault="00270956" w:rsidP="00270956">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ko aksesoris yang menyediakan berbagai macam pernak-pernik yang diminati konsumen dan menyesuaikan trend masa kini, karena sekarang ini konsumen membeli barang melihat dari kelengkapan barang yang dijual serta mengikuti gaya hidup konsumen masa kini. </w:t>
      </w:r>
    </w:p>
    <w:p w:rsidR="00270956" w:rsidRPr="00377AC3" w:rsidRDefault="00270956" w:rsidP="00270956">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masalahan yang terdapat di Toko Queen Accessories Solo tersebut mencangkup keempat variabel, karena banyak konsumen yang mengeluh atau memberikan masukan kepada pihak toko aksesoris menyangkut keempat variabel. Maka dari itu, peneliti tertarik untuk mengangkat keempat variabel tersebut untuk diteliti agar dapat menjawab keluhan dan masukan dari konsumen Toko Queen Accessories Solo. </w:t>
      </w:r>
    </w:p>
    <w:p w:rsidR="00270956" w:rsidRDefault="00270956" w:rsidP="00270956">
      <w:pPr>
        <w:pStyle w:val="ListParagraph"/>
        <w:spacing w:line="480" w:lineRule="auto"/>
        <w:ind w:firstLine="720"/>
        <w:jc w:val="both"/>
        <w:rPr>
          <w:rFonts w:ascii="Times New Roman" w:hAnsi="Times New Roman" w:cs="Times New Roman"/>
          <w:sz w:val="24"/>
          <w:szCs w:val="24"/>
        </w:rPr>
      </w:pPr>
      <w:r w:rsidRPr="00377AC3">
        <w:rPr>
          <w:rFonts w:ascii="Times New Roman" w:hAnsi="Times New Roman" w:cs="Times New Roman"/>
          <w:sz w:val="24"/>
          <w:szCs w:val="24"/>
        </w:rPr>
        <w:t xml:space="preserve">Berdasarkan latar belakang diatas maka penulis tertarik untuk melakukan penelitian mengenai, “Kualitas Pelayanan, </w:t>
      </w:r>
      <w:r w:rsidRPr="00377AC3">
        <w:rPr>
          <w:rFonts w:ascii="Times New Roman" w:hAnsi="Times New Roman" w:cs="Times New Roman"/>
          <w:i/>
          <w:sz w:val="24"/>
          <w:szCs w:val="24"/>
        </w:rPr>
        <w:t>Display</w:t>
      </w:r>
      <w:r>
        <w:rPr>
          <w:rFonts w:ascii="Times New Roman" w:hAnsi="Times New Roman" w:cs="Times New Roman"/>
          <w:sz w:val="24"/>
          <w:szCs w:val="24"/>
        </w:rPr>
        <w:t xml:space="preserve"> </w:t>
      </w:r>
      <w:r w:rsidRPr="00643B05">
        <w:rPr>
          <w:rFonts w:ascii="Times New Roman" w:hAnsi="Times New Roman" w:cs="Times New Roman"/>
          <w:i/>
          <w:sz w:val="24"/>
          <w:szCs w:val="24"/>
        </w:rPr>
        <w:t>Produk</w:t>
      </w:r>
      <w:r w:rsidRPr="00377AC3">
        <w:rPr>
          <w:rFonts w:ascii="Times New Roman" w:hAnsi="Times New Roman" w:cs="Times New Roman"/>
          <w:sz w:val="24"/>
          <w:szCs w:val="24"/>
        </w:rPr>
        <w:t>, Citra Merek, dan Gaya Hidup Terhadap Keputusan Pembelian di Toko Queen Accessories Solo”</w:t>
      </w:r>
    </w:p>
    <w:p w:rsidR="00270956" w:rsidRDefault="00270956" w:rsidP="00270956">
      <w:pPr>
        <w:pStyle w:val="ListParagraph"/>
        <w:spacing w:line="480" w:lineRule="auto"/>
        <w:ind w:firstLine="720"/>
        <w:jc w:val="both"/>
        <w:rPr>
          <w:rFonts w:ascii="Times New Roman" w:hAnsi="Times New Roman" w:cs="Times New Roman"/>
          <w:sz w:val="24"/>
          <w:szCs w:val="24"/>
        </w:rPr>
      </w:pPr>
    </w:p>
    <w:p w:rsidR="00270956" w:rsidRDefault="00270956" w:rsidP="00270956">
      <w:pPr>
        <w:pStyle w:val="ListParagraph"/>
        <w:spacing w:line="480" w:lineRule="auto"/>
        <w:ind w:firstLine="720"/>
        <w:jc w:val="both"/>
        <w:rPr>
          <w:rFonts w:ascii="Times New Roman" w:hAnsi="Times New Roman" w:cs="Times New Roman"/>
          <w:sz w:val="24"/>
          <w:szCs w:val="24"/>
        </w:rPr>
      </w:pPr>
    </w:p>
    <w:p w:rsidR="00270956" w:rsidRPr="003E0A0C" w:rsidRDefault="00270956" w:rsidP="00270956">
      <w:pPr>
        <w:pStyle w:val="ListParagraph"/>
        <w:spacing w:line="480" w:lineRule="auto"/>
        <w:ind w:firstLine="720"/>
        <w:jc w:val="both"/>
        <w:rPr>
          <w:rFonts w:ascii="Times New Roman" w:hAnsi="Times New Roman" w:cs="Times New Roman"/>
          <w:sz w:val="24"/>
          <w:szCs w:val="24"/>
        </w:rPr>
      </w:pPr>
    </w:p>
    <w:p w:rsidR="00270956" w:rsidRPr="00377AC3" w:rsidRDefault="00270956" w:rsidP="00270956">
      <w:pPr>
        <w:pStyle w:val="Heading2"/>
        <w:spacing w:after="0"/>
      </w:pPr>
      <w:r w:rsidRPr="00377AC3">
        <w:lastRenderedPageBreak/>
        <w:t>Batasan Masalah</w:t>
      </w:r>
    </w:p>
    <w:p w:rsidR="00270956" w:rsidRDefault="00270956" w:rsidP="00270956">
      <w:pPr>
        <w:spacing w:line="48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dibatasi pada empat variabel sebagai pengaruh Kualitas Pelayanan, </w:t>
      </w:r>
      <w:r w:rsidRPr="00262D8B">
        <w:rPr>
          <w:rFonts w:ascii="Times New Roman" w:hAnsi="Times New Roman" w:cs="Times New Roman"/>
          <w:i/>
          <w:sz w:val="24"/>
          <w:szCs w:val="24"/>
        </w:rPr>
        <w:t>Display Produk</w:t>
      </w:r>
      <w:r>
        <w:rPr>
          <w:rFonts w:ascii="Times New Roman" w:hAnsi="Times New Roman" w:cs="Times New Roman"/>
          <w:sz w:val="24"/>
          <w:szCs w:val="24"/>
        </w:rPr>
        <w:t xml:space="preserve">, Citra Merek dan Gaya Hidup terhadap Keputusan Pembelian di Toko Queen Accessories Solo, yaitu : Kualitas Pelayanan, </w:t>
      </w:r>
      <w:r w:rsidRPr="00262D8B">
        <w:rPr>
          <w:rFonts w:ascii="Times New Roman" w:hAnsi="Times New Roman" w:cs="Times New Roman"/>
          <w:i/>
          <w:sz w:val="24"/>
          <w:szCs w:val="24"/>
        </w:rPr>
        <w:t>Display Produk</w:t>
      </w:r>
      <w:r>
        <w:rPr>
          <w:rFonts w:ascii="Times New Roman" w:hAnsi="Times New Roman" w:cs="Times New Roman"/>
          <w:sz w:val="24"/>
          <w:szCs w:val="24"/>
        </w:rPr>
        <w:t xml:space="preserve">, Citra Merek dan Gaya Hidup. </w:t>
      </w:r>
    </w:p>
    <w:p w:rsidR="00270956" w:rsidRPr="00377AC3" w:rsidRDefault="00270956" w:rsidP="00270956">
      <w:pPr>
        <w:pStyle w:val="Heading2"/>
        <w:spacing w:after="0"/>
      </w:pPr>
      <w:r w:rsidRPr="00377AC3">
        <w:t xml:space="preserve">Rumusan Masalah </w:t>
      </w:r>
    </w:p>
    <w:p w:rsidR="00270956" w:rsidRPr="00377AC3" w:rsidRDefault="00270956" w:rsidP="00270956">
      <w:pPr>
        <w:spacing w:line="480" w:lineRule="auto"/>
        <w:ind w:left="720" w:firstLine="360"/>
        <w:jc w:val="both"/>
        <w:rPr>
          <w:rFonts w:ascii="Times New Roman" w:hAnsi="Times New Roman" w:cs="Times New Roman"/>
          <w:b/>
          <w:sz w:val="24"/>
          <w:szCs w:val="24"/>
        </w:rPr>
      </w:pPr>
      <w:r w:rsidRPr="00377AC3">
        <w:rPr>
          <w:rFonts w:ascii="Times New Roman" w:hAnsi="Times New Roman" w:cs="Times New Roman"/>
          <w:sz w:val="24"/>
          <w:szCs w:val="24"/>
        </w:rPr>
        <w:t>Berdasarkan latar belakang masalah di atas maka rumusan masalah pada penelitian ini sebagai berikut:</w:t>
      </w:r>
    </w:p>
    <w:p w:rsidR="00270956" w:rsidRPr="00377AC3" w:rsidRDefault="00270956" w:rsidP="00270956">
      <w:pPr>
        <w:pStyle w:val="ListParagraph"/>
        <w:numPr>
          <w:ilvl w:val="0"/>
          <w:numId w:val="2"/>
        </w:numPr>
        <w:spacing w:before="240" w:line="480" w:lineRule="auto"/>
        <w:ind w:left="1134" w:hanging="283"/>
        <w:rPr>
          <w:rFonts w:ascii="Times New Roman" w:hAnsi="Times New Roman" w:cs="Times New Roman"/>
          <w:sz w:val="24"/>
          <w:szCs w:val="24"/>
        </w:rPr>
      </w:pPr>
      <w:r w:rsidRPr="00377AC3">
        <w:rPr>
          <w:rFonts w:ascii="Times New Roman" w:hAnsi="Times New Roman" w:cs="Times New Roman"/>
          <w:sz w:val="24"/>
          <w:szCs w:val="24"/>
        </w:rPr>
        <w:t>Apakah Kualitas Pelayanan berpengaruh terhadap Keputusan Pembelian Toko Queen Accesories Solo?</w:t>
      </w:r>
    </w:p>
    <w:p w:rsidR="00270956" w:rsidRPr="00377AC3" w:rsidRDefault="00270956" w:rsidP="00270956">
      <w:pPr>
        <w:pStyle w:val="ListParagraph"/>
        <w:numPr>
          <w:ilvl w:val="0"/>
          <w:numId w:val="2"/>
        </w:numPr>
        <w:spacing w:before="240" w:line="480" w:lineRule="auto"/>
        <w:ind w:left="1134" w:hanging="283"/>
        <w:rPr>
          <w:rFonts w:ascii="Times New Roman" w:hAnsi="Times New Roman" w:cs="Times New Roman"/>
          <w:sz w:val="24"/>
          <w:szCs w:val="24"/>
        </w:rPr>
      </w:pPr>
      <w:r w:rsidRPr="00377AC3">
        <w:rPr>
          <w:rFonts w:ascii="Times New Roman" w:hAnsi="Times New Roman" w:cs="Times New Roman"/>
          <w:sz w:val="24"/>
          <w:szCs w:val="24"/>
        </w:rPr>
        <w:t>Apakah Display Produk berpengaruh terhadap Keputusan Pembelian Toko Queen Accesories Solo?</w:t>
      </w:r>
    </w:p>
    <w:p w:rsidR="00270956" w:rsidRPr="00377AC3" w:rsidRDefault="00270956" w:rsidP="00270956">
      <w:pPr>
        <w:pStyle w:val="ListParagraph"/>
        <w:numPr>
          <w:ilvl w:val="0"/>
          <w:numId w:val="2"/>
        </w:numPr>
        <w:spacing w:before="240" w:line="480" w:lineRule="auto"/>
        <w:ind w:left="1134" w:hanging="283"/>
        <w:jc w:val="both"/>
        <w:rPr>
          <w:rFonts w:ascii="Times New Roman" w:hAnsi="Times New Roman" w:cs="Times New Roman"/>
          <w:sz w:val="24"/>
          <w:szCs w:val="24"/>
        </w:rPr>
      </w:pPr>
      <w:r w:rsidRPr="00377AC3">
        <w:rPr>
          <w:rFonts w:ascii="Times New Roman" w:hAnsi="Times New Roman" w:cs="Times New Roman"/>
          <w:sz w:val="24"/>
          <w:szCs w:val="24"/>
        </w:rPr>
        <w:t>Apakah Citra Merek berpengaruh terhadap Keputusan Pembelian di Toko Queen Accessories Solo?</w:t>
      </w:r>
    </w:p>
    <w:p w:rsidR="00270956" w:rsidRDefault="00270956" w:rsidP="00270956">
      <w:pPr>
        <w:pStyle w:val="ListParagraph"/>
        <w:numPr>
          <w:ilvl w:val="0"/>
          <w:numId w:val="2"/>
        </w:numPr>
        <w:spacing w:before="240" w:line="480" w:lineRule="auto"/>
        <w:ind w:left="1134" w:hanging="283"/>
        <w:jc w:val="both"/>
        <w:rPr>
          <w:rFonts w:ascii="Times New Roman" w:hAnsi="Times New Roman" w:cs="Times New Roman"/>
          <w:sz w:val="24"/>
          <w:szCs w:val="24"/>
        </w:rPr>
      </w:pPr>
      <w:r w:rsidRPr="00377AC3">
        <w:rPr>
          <w:rFonts w:ascii="Times New Roman" w:hAnsi="Times New Roman" w:cs="Times New Roman"/>
          <w:sz w:val="24"/>
          <w:szCs w:val="24"/>
        </w:rPr>
        <w:t>Apakah Gaya Hidup berpengaruh terhadap Keputusan Pembelian di Toko Queen Accessories Solo?</w:t>
      </w:r>
    </w:p>
    <w:p w:rsidR="00270956" w:rsidRDefault="00270956" w:rsidP="00270956">
      <w:pPr>
        <w:spacing w:before="240" w:line="480" w:lineRule="auto"/>
        <w:jc w:val="both"/>
        <w:rPr>
          <w:rFonts w:ascii="Times New Roman" w:hAnsi="Times New Roman" w:cs="Times New Roman"/>
          <w:sz w:val="24"/>
          <w:szCs w:val="24"/>
        </w:rPr>
      </w:pPr>
    </w:p>
    <w:p w:rsidR="00270956" w:rsidRDefault="00270956" w:rsidP="00270956">
      <w:pPr>
        <w:spacing w:before="240" w:line="480" w:lineRule="auto"/>
        <w:jc w:val="both"/>
        <w:rPr>
          <w:rFonts w:ascii="Times New Roman" w:hAnsi="Times New Roman" w:cs="Times New Roman"/>
          <w:sz w:val="24"/>
          <w:szCs w:val="24"/>
        </w:rPr>
      </w:pPr>
    </w:p>
    <w:p w:rsidR="00270956" w:rsidRDefault="00270956" w:rsidP="00270956">
      <w:pPr>
        <w:spacing w:after="0" w:line="480" w:lineRule="auto"/>
        <w:jc w:val="both"/>
        <w:rPr>
          <w:rFonts w:ascii="Times New Roman" w:hAnsi="Times New Roman" w:cs="Times New Roman"/>
          <w:sz w:val="24"/>
          <w:szCs w:val="24"/>
        </w:rPr>
      </w:pPr>
    </w:p>
    <w:p w:rsidR="00270956" w:rsidRPr="00377AC3" w:rsidRDefault="00270956" w:rsidP="00270956">
      <w:pPr>
        <w:pStyle w:val="Heading2"/>
        <w:spacing w:after="0"/>
      </w:pPr>
      <w:r w:rsidRPr="00377AC3">
        <w:lastRenderedPageBreak/>
        <w:t>Tujuan Penelitian</w:t>
      </w:r>
    </w:p>
    <w:p w:rsidR="00270956" w:rsidRPr="00377AC3" w:rsidRDefault="00270956" w:rsidP="00270956">
      <w:pPr>
        <w:spacing w:after="0" w:line="480" w:lineRule="auto"/>
        <w:ind w:left="720" w:firstLine="131"/>
        <w:jc w:val="both"/>
        <w:rPr>
          <w:rFonts w:ascii="Times New Roman" w:hAnsi="Times New Roman" w:cs="Times New Roman"/>
          <w:sz w:val="24"/>
          <w:szCs w:val="24"/>
        </w:rPr>
      </w:pPr>
      <w:r w:rsidRPr="00377AC3">
        <w:rPr>
          <w:rFonts w:ascii="Times New Roman" w:hAnsi="Times New Roman" w:cs="Times New Roman"/>
          <w:sz w:val="24"/>
          <w:szCs w:val="24"/>
        </w:rPr>
        <w:t xml:space="preserve">Penelitian ini mempunyai tujuan sebagai berikut : </w:t>
      </w:r>
    </w:p>
    <w:p w:rsidR="00270956" w:rsidRPr="00377AC3" w:rsidRDefault="00270956" w:rsidP="00270956">
      <w:pPr>
        <w:pStyle w:val="ListParagraph"/>
        <w:numPr>
          <w:ilvl w:val="0"/>
          <w:numId w:val="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Untuk mengetahui pengaruh kualitas pelayanan terhadap keputusan pembelian di Toko Queen Accessories Solo</w:t>
      </w:r>
    </w:p>
    <w:p w:rsidR="00270956" w:rsidRPr="00377AC3" w:rsidRDefault="00270956" w:rsidP="00270956">
      <w:pPr>
        <w:pStyle w:val="ListParagraph"/>
        <w:numPr>
          <w:ilvl w:val="0"/>
          <w:numId w:val="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Untuk mengetahui pengaruh display produk terhadap keputusan pembelian di Toko Queen Accessories Solo</w:t>
      </w:r>
    </w:p>
    <w:p w:rsidR="00270956" w:rsidRPr="00377AC3" w:rsidRDefault="00270956" w:rsidP="00270956">
      <w:pPr>
        <w:pStyle w:val="ListParagraph"/>
        <w:numPr>
          <w:ilvl w:val="0"/>
          <w:numId w:val="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Untuk mengetahui pengaruh citra merek terhadap keputusan pembelian di Toko Queen Accessories Solo</w:t>
      </w:r>
    </w:p>
    <w:p w:rsidR="00270956" w:rsidRPr="00377AC3" w:rsidRDefault="00270956" w:rsidP="00270956">
      <w:pPr>
        <w:pStyle w:val="ListParagraph"/>
        <w:numPr>
          <w:ilvl w:val="0"/>
          <w:numId w:val="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Untuk mengetahui pengaruh gaya hidup terhadap keputusan pembelian di Toko Queen Accessories Solo</w:t>
      </w:r>
    </w:p>
    <w:p w:rsidR="00270956" w:rsidRPr="0012110F" w:rsidRDefault="00270956" w:rsidP="00270956">
      <w:pPr>
        <w:pStyle w:val="Heading2"/>
        <w:spacing w:after="0"/>
        <w:rPr>
          <w:b w:val="0"/>
        </w:rPr>
      </w:pPr>
      <w:r w:rsidRPr="0012110F">
        <w:rPr>
          <w:rStyle w:val="Heading2Char"/>
        </w:rPr>
        <w:t>Manfaat Penelitian</w:t>
      </w:r>
    </w:p>
    <w:p w:rsidR="00270956" w:rsidRPr="00377AC3" w:rsidRDefault="00270956" w:rsidP="00270956">
      <w:pPr>
        <w:pStyle w:val="ListParagraph"/>
        <w:numPr>
          <w:ilvl w:val="0"/>
          <w:numId w:val="4"/>
        </w:numPr>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Manfaat Teoritis</w:t>
      </w:r>
    </w:p>
    <w:p w:rsidR="00270956" w:rsidRPr="00377AC3" w:rsidRDefault="00270956" w:rsidP="00270956">
      <w:pPr>
        <w:pStyle w:val="ListParagraph"/>
        <w:spacing w:line="480" w:lineRule="auto"/>
        <w:ind w:left="1276" w:firstLine="236"/>
        <w:jc w:val="both"/>
        <w:rPr>
          <w:rFonts w:ascii="Times New Roman" w:hAnsi="Times New Roman" w:cs="Times New Roman"/>
          <w:sz w:val="24"/>
          <w:szCs w:val="24"/>
        </w:rPr>
      </w:pPr>
      <w:r w:rsidRPr="00377AC3">
        <w:rPr>
          <w:rFonts w:ascii="Times New Roman" w:hAnsi="Times New Roman" w:cs="Times New Roman"/>
          <w:sz w:val="24"/>
          <w:szCs w:val="24"/>
        </w:rPr>
        <w:t>Hasil penelitian ini secara teoritis diharapkan dapat menambah pengetahuan dan wawasan yang luas bagi penelitian selanjutnya di bidang Manajemen Pemasaran.</w:t>
      </w:r>
    </w:p>
    <w:p w:rsidR="00270956" w:rsidRPr="00377AC3" w:rsidRDefault="00270956" w:rsidP="00270956">
      <w:pPr>
        <w:pStyle w:val="ListParagraph"/>
        <w:numPr>
          <w:ilvl w:val="0"/>
          <w:numId w:val="4"/>
        </w:numPr>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 xml:space="preserve">Manfaat Praktis </w:t>
      </w:r>
    </w:p>
    <w:p w:rsidR="00270956" w:rsidRPr="00377AC3" w:rsidRDefault="00270956" w:rsidP="00270956">
      <w:pPr>
        <w:pStyle w:val="ListParagraph"/>
        <w:numPr>
          <w:ilvl w:val="0"/>
          <w:numId w:val="5"/>
        </w:numPr>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Bagi Akademis</w:t>
      </w:r>
    </w:p>
    <w:p w:rsidR="00270956" w:rsidRDefault="00270956" w:rsidP="00270956">
      <w:pPr>
        <w:pStyle w:val="ListParagraph"/>
        <w:spacing w:line="480" w:lineRule="auto"/>
        <w:ind w:left="1637" w:firstLine="523"/>
        <w:jc w:val="both"/>
        <w:rPr>
          <w:rFonts w:ascii="Times New Roman" w:hAnsi="Times New Roman" w:cs="Times New Roman"/>
          <w:sz w:val="24"/>
          <w:szCs w:val="24"/>
        </w:rPr>
      </w:pPr>
      <w:r w:rsidRPr="00377AC3">
        <w:rPr>
          <w:rFonts w:ascii="Times New Roman" w:hAnsi="Times New Roman" w:cs="Times New Roman"/>
          <w:sz w:val="24"/>
          <w:szCs w:val="24"/>
        </w:rPr>
        <w:t xml:space="preserve">Sebagai bahan referensi dan informasi serta bagi para penulis selanjutnya yang membutuhkan di masa yang akan datang. </w:t>
      </w:r>
    </w:p>
    <w:p w:rsidR="00270956" w:rsidRDefault="00270956" w:rsidP="00270956">
      <w:pPr>
        <w:pStyle w:val="ListParagraph"/>
        <w:spacing w:line="480" w:lineRule="auto"/>
        <w:ind w:left="1637" w:firstLine="523"/>
        <w:jc w:val="both"/>
        <w:rPr>
          <w:rFonts w:ascii="Times New Roman" w:hAnsi="Times New Roman" w:cs="Times New Roman"/>
          <w:sz w:val="24"/>
          <w:szCs w:val="24"/>
        </w:rPr>
      </w:pPr>
    </w:p>
    <w:p w:rsidR="00270956" w:rsidRPr="00270956" w:rsidRDefault="00270956" w:rsidP="00270956">
      <w:pPr>
        <w:pStyle w:val="ListParagraph"/>
        <w:spacing w:line="480" w:lineRule="auto"/>
        <w:ind w:left="1637" w:firstLine="523"/>
        <w:jc w:val="both"/>
        <w:rPr>
          <w:rFonts w:ascii="Times New Roman" w:hAnsi="Times New Roman" w:cs="Times New Roman"/>
          <w:sz w:val="24"/>
          <w:szCs w:val="24"/>
        </w:rPr>
      </w:pPr>
      <w:bookmarkStart w:id="0" w:name="_GoBack"/>
      <w:bookmarkEnd w:id="0"/>
    </w:p>
    <w:p w:rsidR="00270956" w:rsidRPr="00377AC3" w:rsidRDefault="00270956" w:rsidP="00270956">
      <w:pPr>
        <w:pStyle w:val="ListParagraph"/>
        <w:numPr>
          <w:ilvl w:val="0"/>
          <w:numId w:val="5"/>
        </w:numPr>
        <w:spacing w:after="0" w:line="480" w:lineRule="auto"/>
        <w:jc w:val="both"/>
        <w:rPr>
          <w:rFonts w:ascii="Times New Roman" w:hAnsi="Times New Roman" w:cs="Times New Roman"/>
          <w:sz w:val="24"/>
          <w:szCs w:val="24"/>
        </w:rPr>
      </w:pPr>
      <w:r w:rsidRPr="00377AC3">
        <w:rPr>
          <w:rFonts w:ascii="Times New Roman" w:hAnsi="Times New Roman" w:cs="Times New Roman"/>
          <w:sz w:val="24"/>
          <w:szCs w:val="24"/>
        </w:rPr>
        <w:lastRenderedPageBreak/>
        <w:t>Bagi Peneliti</w:t>
      </w:r>
    </w:p>
    <w:p w:rsidR="00270956" w:rsidRPr="00377AC3" w:rsidRDefault="00270956" w:rsidP="00270956">
      <w:pPr>
        <w:pStyle w:val="ListParagraph"/>
        <w:spacing w:line="480" w:lineRule="auto"/>
        <w:ind w:left="1637" w:firstLine="523"/>
        <w:jc w:val="both"/>
        <w:rPr>
          <w:rFonts w:ascii="Times New Roman" w:hAnsi="Times New Roman" w:cs="Times New Roman"/>
          <w:sz w:val="24"/>
          <w:szCs w:val="24"/>
        </w:rPr>
      </w:pPr>
      <w:r w:rsidRPr="00377AC3">
        <w:rPr>
          <w:rFonts w:ascii="Times New Roman" w:hAnsi="Times New Roman" w:cs="Times New Roman"/>
          <w:sz w:val="24"/>
          <w:szCs w:val="24"/>
        </w:rPr>
        <w:t xml:space="preserve">Sarana untuk peneliti agar dapat mengidentifikasi, menganalisis, dan mengevaluasi teori dengan baik. </w:t>
      </w:r>
    </w:p>
    <w:p w:rsidR="00270956" w:rsidRPr="00377AC3" w:rsidRDefault="00270956" w:rsidP="00270956">
      <w:pPr>
        <w:pStyle w:val="ListParagraph"/>
        <w:numPr>
          <w:ilvl w:val="0"/>
          <w:numId w:val="5"/>
        </w:numPr>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 xml:space="preserve">Bagi Perusahaan </w:t>
      </w:r>
    </w:p>
    <w:p w:rsidR="00270956" w:rsidRPr="00377AC3" w:rsidRDefault="00270956" w:rsidP="00270956">
      <w:pPr>
        <w:pStyle w:val="ListParagraph"/>
        <w:spacing w:line="480" w:lineRule="auto"/>
        <w:ind w:left="1637" w:firstLine="523"/>
        <w:jc w:val="both"/>
        <w:rPr>
          <w:rFonts w:ascii="Times New Roman" w:hAnsi="Times New Roman" w:cs="Times New Roman"/>
          <w:sz w:val="24"/>
          <w:szCs w:val="24"/>
        </w:rPr>
      </w:pPr>
      <w:r w:rsidRPr="00377AC3">
        <w:rPr>
          <w:rFonts w:ascii="Times New Roman" w:hAnsi="Times New Roman" w:cs="Times New Roman"/>
          <w:sz w:val="24"/>
          <w:szCs w:val="24"/>
        </w:rPr>
        <w:t>Menjadi bahan pertimbangan bagi Toko Queen Accessories Solo dalam menerapkan kebijakan dan untuk meningkatkan keputusan pembelian.</w:t>
      </w:r>
    </w:p>
    <w:p w:rsidR="00AD1D38" w:rsidRPr="00270956" w:rsidRDefault="00C4679D">
      <w:pPr>
        <w:rPr>
          <w:rFonts w:ascii="Times New Roman" w:hAnsi="Times New Roman" w:cs="Times New Roman"/>
          <w:sz w:val="24"/>
        </w:rPr>
      </w:pPr>
    </w:p>
    <w:sectPr w:rsidR="00AD1D38" w:rsidRPr="00270956" w:rsidSect="00270956">
      <w:headerReference w:type="default" r:id="rId9"/>
      <w:footerReference w:type="default" r:id="rId10"/>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679D" w:rsidRDefault="00C4679D" w:rsidP="00270956">
      <w:pPr>
        <w:spacing w:after="0" w:line="240" w:lineRule="auto"/>
      </w:pPr>
      <w:r>
        <w:separator/>
      </w:r>
    </w:p>
  </w:endnote>
  <w:endnote w:type="continuationSeparator" w:id="0">
    <w:p w:rsidR="00C4679D" w:rsidRDefault="00C4679D" w:rsidP="00270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626887"/>
      <w:docPartObj>
        <w:docPartGallery w:val="Page Numbers (Bottom of Page)"/>
        <w:docPartUnique/>
      </w:docPartObj>
    </w:sdtPr>
    <w:sdtEndPr>
      <w:rPr>
        <w:noProof/>
      </w:rPr>
    </w:sdtEndPr>
    <w:sdtContent>
      <w:p w:rsidR="00270956" w:rsidRDefault="00270956">
        <w:pPr>
          <w:pStyle w:val="Footer"/>
          <w:jc w:val="center"/>
        </w:pPr>
        <w:r>
          <w:fldChar w:fldCharType="begin"/>
        </w:r>
        <w:r>
          <w:instrText xml:space="preserve"> PAGE   \* MERGEFORMAT </w:instrText>
        </w:r>
        <w:r>
          <w:fldChar w:fldCharType="separate"/>
        </w:r>
        <w:r w:rsidR="002961BF">
          <w:rPr>
            <w:noProof/>
          </w:rPr>
          <w:t>1</w:t>
        </w:r>
        <w:r>
          <w:rPr>
            <w:noProof/>
          </w:rPr>
          <w:fldChar w:fldCharType="end"/>
        </w:r>
      </w:p>
    </w:sdtContent>
  </w:sdt>
  <w:p w:rsidR="00270956" w:rsidRDefault="002709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956" w:rsidRDefault="00270956">
    <w:pPr>
      <w:pStyle w:val="Footer"/>
      <w:jc w:val="center"/>
    </w:pPr>
  </w:p>
  <w:p w:rsidR="00270956" w:rsidRDefault="002709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679D" w:rsidRDefault="00C4679D" w:rsidP="00270956">
      <w:pPr>
        <w:spacing w:after="0" w:line="240" w:lineRule="auto"/>
      </w:pPr>
      <w:r>
        <w:separator/>
      </w:r>
    </w:p>
  </w:footnote>
  <w:footnote w:type="continuationSeparator" w:id="0">
    <w:p w:rsidR="00C4679D" w:rsidRDefault="00C4679D" w:rsidP="002709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7981579"/>
      <w:docPartObj>
        <w:docPartGallery w:val="Page Numbers (Top of Page)"/>
        <w:docPartUnique/>
      </w:docPartObj>
    </w:sdtPr>
    <w:sdtEndPr>
      <w:rPr>
        <w:noProof/>
      </w:rPr>
    </w:sdtEndPr>
    <w:sdtContent>
      <w:p w:rsidR="00270956" w:rsidRDefault="00270956">
        <w:pPr>
          <w:pStyle w:val="Header"/>
          <w:jc w:val="right"/>
        </w:pPr>
        <w:r>
          <w:fldChar w:fldCharType="begin"/>
        </w:r>
        <w:r>
          <w:instrText xml:space="preserve"> PAGE   \* MERGEFORMAT </w:instrText>
        </w:r>
        <w:r>
          <w:fldChar w:fldCharType="separate"/>
        </w:r>
        <w:r w:rsidR="002961BF">
          <w:rPr>
            <w:noProof/>
          </w:rPr>
          <w:t>8</w:t>
        </w:r>
        <w:r>
          <w:rPr>
            <w:noProof/>
          </w:rPr>
          <w:fldChar w:fldCharType="end"/>
        </w:r>
      </w:p>
    </w:sdtContent>
  </w:sdt>
  <w:p w:rsidR="00270956" w:rsidRDefault="002709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0"/>
    <w:multiLevelType w:val="hybridMultilevel"/>
    <w:tmpl w:val="DB5AA408"/>
    <w:lvl w:ilvl="0" w:tplc="0409000F">
      <w:start w:val="1"/>
      <w:numFmt w:val="decimal"/>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
    <w:nsid w:val="00000020"/>
    <w:multiLevelType w:val="hybridMultilevel"/>
    <w:tmpl w:val="89D2E51A"/>
    <w:lvl w:ilvl="0" w:tplc="D3E0DE38">
      <w:start w:val="1"/>
      <w:numFmt w:val="lowerLetter"/>
      <w:lvlText w:val="%1."/>
      <w:lvlJc w:val="left"/>
      <w:pPr>
        <w:ind w:left="1637" w:hanging="360"/>
      </w:pPr>
      <w:rPr>
        <w:rFonts w:hint="default"/>
        <w:b w:val="0"/>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
    <w:nsid w:val="0000002B"/>
    <w:multiLevelType w:val="hybridMultilevel"/>
    <w:tmpl w:val="2D581508"/>
    <w:lvl w:ilvl="0" w:tplc="1F22DF04">
      <w:start w:val="1"/>
      <w:numFmt w:val="decimal"/>
      <w:lvlText w:val="%1."/>
      <w:lvlJc w:val="left"/>
      <w:pPr>
        <w:ind w:left="1212" w:hanging="360"/>
      </w:pPr>
      <w:rPr>
        <w:b w:val="0"/>
        <w:sz w:val="24"/>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
    <w:nsid w:val="0000002E"/>
    <w:multiLevelType w:val="hybridMultilevel"/>
    <w:tmpl w:val="6554A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28691C"/>
    <w:multiLevelType w:val="hybridMultilevel"/>
    <w:tmpl w:val="6E7AD0EE"/>
    <w:lvl w:ilvl="0" w:tplc="E8D4C172">
      <w:start w:val="1"/>
      <w:numFmt w:val="upperLetter"/>
      <w:pStyle w:val="Heading2"/>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956"/>
    <w:rsid w:val="00270956"/>
    <w:rsid w:val="002961BF"/>
    <w:rsid w:val="00573B95"/>
    <w:rsid w:val="006569B8"/>
    <w:rsid w:val="009A70A4"/>
    <w:rsid w:val="00C46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956"/>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956"/>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8</Pages>
  <Words>4534</Words>
  <Characters>2584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2-02-08T14:12:00Z</dcterms:created>
  <dcterms:modified xsi:type="dcterms:W3CDTF">2022-02-08T14:29:00Z</dcterms:modified>
</cp:coreProperties>
</file>